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834413"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del w:id="1" w:author="Steve Rozen, Ph.D." w:date="2025-06-25T15:24:00Z" w16du:dateUtc="2025-06-25T19:24:00Z">
        <w:r w:rsidR="00814D3A" w:rsidDel="005509B5">
          <w:rPr>
            <w:rFonts w:ascii="Times New Roman" w:hAnsi="Times New Roman" w:cs="Times New Roman" w:hint="eastAsia"/>
            <w:sz w:val="24"/>
            <w:szCs w:val="24"/>
          </w:rPr>
          <w:delText xml:space="preserve">is </w:delText>
        </w:r>
        <w:r w:rsidRPr="00065370" w:rsidDel="005509B5">
          <w:rPr>
            <w:rFonts w:ascii="Times New Roman" w:hAnsi="Times New Roman" w:cs="Times New Roman"/>
            <w:sz w:val="24"/>
            <w:szCs w:val="24"/>
          </w:rPr>
          <w:delText>associated with</w:delText>
        </w:r>
      </w:del>
      <w:ins w:id="2" w:author="Steve Rozen, Ph.D." w:date="2025-06-25T15:24:00Z" w16du:dateUtc="2025-06-25T19:24:00Z">
        <w:r w:rsidR="005509B5">
          <w:rPr>
            <w:rFonts w:ascii="Times New Roman" w:hAnsi="Times New Roman" w:cs="Times New Roman"/>
            <w:sz w:val="24"/>
            <w:szCs w:val="24"/>
          </w:rPr>
          <w:t>reflects</w:t>
        </w:r>
      </w:ins>
      <w:r w:rsidRPr="00065370">
        <w:rPr>
          <w:rFonts w:ascii="Times New Roman" w:hAnsi="Times New Roman" w:cs="Times New Roman"/>
          <w:sz w:val="24"/>
          <w:szCs w:val="24"/>
        </w:rPr>
        <w:t xml:space="preserve"> </w:t>
      </w:r>
      <w:del w:id="3" w:author="Steve Rozen, Ph.D." w:date="2025-06-26T19:53:00Z" w16du:dateUtc="2025-06-26T23:53:00Z">
        <w:r w:rsidR="00A81DE2" w:rsidRPr="005509B5" w:rsidDel="00C44B5E">
          <w:rPr>
            <w:rFonts w:ascii="Times New Roman" w:hAnsi="Times New Roman" w:cs="Times New Roman"/>
            <w:sz w:val="24"/>
            <w:szCs w:val="24"/>
            <w:highlight w:val="yellow"/>
          </w:rPr>
          <w:delText>t</w:delText>
        </w:r>
        <w:r w:rsidR="002B316E" w:rsidRPr="005509B5" w:rsidDel="00C44B5E">
          <w:rPr>
            <w:rFonts w:ascii="Times New Roman" w:hAnsi="Times New Roman" w:cs="Times New Roman"/>
            <w:sz w:val="24"/>
            <w:szCs w:val="24"/>
            <w:highlight w:val="yellow"/>
          </w:rPr>
          <w:delText>opoisomerase</w:delText>
        </w:r>
        <w:r w:rsidR="005509B5" w:rsidDel="00C44B5E">
          <w:rPr>
            <w:rFonts w:ascii="Times New Roman" w:hAnsi="Times New Roman" w:cs="Times New Roman"/>
            <w:sz w:val="24"/>
            <w:szCs w:val="24"/>
            <w:highlight w:val="yellow"/>
          </w:rPr>
          <w:delText>-</w:delText>
        </w:r>
        <w:r w:rsidR="002B316E" w:rsidRPr="005509B5" w:rsidDel="00C44B5E">
          <w:rPr>
            <w:rFonts w:ascii="Times New Roman" w:hAnsi="Times New Roman" w:cs="Times New Roman"/>
            <w:sz w:val="24"/>
            <w:szCs w:val="24"/>
            <w:highlight w:val="yellow"/>
          </w:rPr>
          <w:delText xml:space="preserve">1 </w:delText>
        </w:r>
      </w:del>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ins w:id="4" w:author="Steve Rozen, Ph.D." w:date="2025-06-26T19:53:00Z" w16du:dateUtc="2025-06-26T23:53:00Z">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ins>
      <w:r w:rsidR="002B316E" w:rsidRPr="005509B5">
        <w:rPr>
          <w:rFonts w:ascii="Times New Roman" w:hAnsi="Times New Roman" w:cs="Times New Roman"/>
          <w:sz w:val="24"/>
          <w:szCs w:val="24"/>
          <w:highlight w:val="yellow"/>
        </w:rPr>
        <w:t>mutagenesis</w:t>
      </w:r>
      <w:r w:rsidR="005652BA">
        <w:rPr>
          <w:rFonts w:ascii="Times New Roman" w:hAnsi="Times New Roman" w:cs="Times New Roman"/>
          <w:sz w:val="24"/>
          <w:szCs w:val="24"/>
        </w:rPr>
        <w:t xml:space="preserve"> &lt;is this always due to ribonucleotide incorporation? Can we </w:t>
      </w:r>
      <w:proofErr w:type="gramStart"/>
      <w:r w:rsidR="005652BA">
        <w:rPr>
          <w:rFonts w:ascii="Times New Roman" w:hAnsi="Times New Roman" w:cs="Times New Roman"/>
          <w:sz w:val="24"/>
          <w:szCs w:val="24"/>
        </w:rPr>
        <w:t>say</w:t>
      </w:r>
      <w:proofErr w:type="gramEnd"/>
      <w:r w:rsidR="005652BA">
        <w:rPr>
          <w:rFonts w:ascii="Times New Roman" w:hAnsi="Times New Roman" w:cs="Times New Roman"/>
          <w:sz w:val="24"/>
          <w:szCs w:val="24"/>
        </w:rPr>
        <w:t xml:space="preserve"> “reflects </w:t>
      </w:r>
      <w:r w:rsidR="008C790A">
        <w:rPr>
          <w:rFonts w:ascii="Times New Roman" w:hAnsi="Times New Roman" w:cs="Times New Roman"/>
          <w:sz w:val="24"/>
          <w:szCs w:val="24"/>
        </w:rPr>
        <w:t>transcription-associated mutagenesis by topoisomerase 1 at sites of ribonucleotides incorporated in genomic DNA”?</w:t>
      </w:r>
      <w:proofErr w:type="gramStart"/>
      <w:r w:rsidR="008C790A">
        <w:rPr>
          <w:rFonts w:ascii="Times New Roman" w:hAnsi="Times New Roman" w:cs="Times New Roman"/>
          <w:sz w:val="24"/>
          <w:szCs w:val="24"/>
        </w:rPr>
        <w:t xml:space="preserve">&gt; </w:t>
      </w:r>
      <w:r w:rsidRPr="00065370">
        <w:rPr>
          <w:rFonts w:ascii="Times New Roman" w:hAnsi="Times New Roman" w:cs="Times New Roman"/>
          <w:sz w:val="24"/>
          <w:szCs w:val="24"/>
        </w:rPr>
        <w:t>.</w:t>
      </w:r>
      <w:proofErr w:type="gramEnd"/>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w:t>
      </w:r>
      <w:proofErr w:type="gramStart"/>
      <w:r w:rsidR="00814D3A" w:rsidRPr="00F63C33">
        <w:rPr>
          <w:rFonts w:ascii="Times New Roman" w:hAnsi="Times New Roman" w:cs="Times New Roman" w:hint="eastAsia"/>
          <w:sz w:val="24"/>
          <w:szCs w:val="24"/>
          <w:highlight w:val="yellow"/>
        </w:rPr>
        <w:t>particular cancer</w:t>
      </w:r>
      <w:proofErr w:type="gramEnd"/>
      <w:r w:rsidR="00814D3A" w:rsidRPr="00F63C33">
        <w:rPr>
          <w:rFonts w:ascii="Times New Roman" w:hAnsi="Times New Roman" w:cs="Times New Roman" w:hint="eastAsia"/>
          <w:sz w:val="24"/>
          <w:szCs w:val="24"/>
          <w:highlight w:val="yellow"/>
        </w:rPr>
        <w:t xml:space="preserve">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w:t>
      </w:r>
      <w:r w:rsidRPr="00065370">
        <w:rPr>
          <w:rFonts w:ascii="Times New Roman" w:hAnsi="Times New Roman" w:cs="Times New Roman"/>
          <w:sz w:val="24"/>
          <w:szCs w:val="24"/>
        </w:rPr>
        <w:lastRenderedPageBreak/>
        <w:t>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5" w:author="Steve Rozen, Ph.D." w:date="2025-06-05T08:59:00Z" w16du:dateUtc="2025-06-05T12: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9B5B97D"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ins w:id="6" w:author="Steve Rozen, Ph.D." w:date="2025-06-26T19:57:00Z" w16du:dateUtc="2025-06-26T23:57:00Z">
        <w:r w:rsidR="00F5538B">
          <w:rPr>
            <w:rFonts w:ascii="Times New Roman" w:hAnsi="Times New Roman" w:cs="Times New Roman"/>
            <w:sz w:val="24"/>
            <w:szCs w:val="24"/>
          </w:rPr>
          <w:t xml:space="preserve"> In addition, </w:t>
        </w:r>
      </w:ins>
      <w:ins w:id="7" w:author="Steve Rozen, Ph.D." w:date="2025-06-26T19:58:00Z" w16du:dateUtc="2025-06-26T23:58:00Z">
        <w:r w:rsidR="00F5538B">
          <w:rPr>
            <w:rFonts w:ascii="Times New Roman" w:hAnsi="Times New Roman" w:cs="Times New Roman"/>
            <w:sz w:val="24"/>
            <w:szCs w:val="24"/>
          </w:rPr>
          <w:t xml:space="preserve">machine learning </w:t>
        </w:r>
      </w:ins>
      <w:del w:id="8" w:author="Steve Rozen, Ph.D." w:date="2025-06-26T19:57:00Z" w16du:dateUtc="2025-06-26T23:57:00Z">
        <w:r w:rsidR="00AB1B5D" w:rsidDel="00F5538B">
          <w:rPr>
            <w:rFonts w:ascii="Times New Roman" w:hAnsi="Times New Roman" w:cs="Times New Roman"/>
            <w:sz w:val="24"/>
            <w:szCs w:val="24"/>
          </w:rPr>
          <w:delText>T</w:delText>
        </w:r>
      </w:del>
      <w:del w:id="9" w:author="Steve Rozen, Ph.D." w:date="2025-06-26T19:59:00Z" w16du:dateUtc="2025-06-26T23:59:00Z">
        <w:r w:rsidR="00AB1B5D" w:rsidDel="00F5538B">
          <w:rPr>
            <w:rFonts w:ascii="Times New Roman" w:hAnsi="Times New Roman" w:cs="Times New Roman"/>
            <w:sz w:val="24"/>
            <w:szCs w:val="24"/>
          </w:rPr>
          <w:delText>hey</w:delText>
        </w:r>
      </w:del>
      <w:r w:rsidR="00AB1B5D">
        <w:rPr>
          <w:rFonts w:ascii="Times New Roman" w:hAnsi="Times New Roman" w:cs="Times New Roman"/>
          <w:sz w:val="24"/>
          <w:szCs w:val="24"/>
        </w:rPr>
        <w:t xml:space="preserve"> can </w:t>
      </w:r>
      <w:del w:id="10" w:author="Steve Rozen, Ph.D." w:date="2025-06-26T19:57:00Z" w16du:dateUtc="2025-06-26T23:57:00Z">
        <w:r w:rsidR="00AB1B5D" w:rsidDel="00F5538B">
          <w:rPr>
            <w:rFonts w:ascii="Times New Roman" w:hAnsi="Times New Roman" w:cs="Times New Roman"/>
            <w:sz w:val="24"/>
            <w:szCs w:val="24"/>
          </w:rPr>
          <w:delText xml:space="preserve">also </w:delText>
        </w:r>
      </w:del>
      <w:del w:id="11" w:author="Steve Rozen, Ph.D." w:date="2025-06-26T19:59:00Z" w16du:dateUtc="2025-06-26T23:59:00Z">
        <w:r w:rsidR="00AB1B5D" w:rsidDel="00F5538B">
          <w:rPr>
            <w:rFonts w:ascii="Times New Roman" w:hAnsi="Times New Roman" w:cs="Times New Roman"/>
            <w:sz w:val="24"/>
            <w:szCs w:val="24"/>
          </w:rPr>
          <w:delText>be</w:delText>
        </w:r>
      </w:del>
      <w:r w:rsidR="00AB1B5D">
        <w:rPr>
          <w:rFonts w:ascii="Times New Roman" w:hAnsi="Times New Roman" w:cs="Times New Roman"/>
          <w:sz w:val="24"/>
          <w:szCs w:val="24"/>
        </w:rPr>
        <w:t xml:space="preserve"> identif</w:t>
      </w:r>
      <w:ins w:id="12" w:author="Steve Rozen, Ph.D." w:date="2025-06-26T19:59:00Z" w16du:dateUtc="2025-06-26T23:59:00Z">
        <w:r w:rsidR="00F5538B">
          <w:rPr>
            <w:rFonts w:ascii="Times New Roman" w:hAnsi="Times New Roman" w:cs="Times New Roman"/>
            <w:sz w:val="24"/>
            <w:szCs w:val="24"/>
          </w:rPr>
          <w:t>y</w:t>
        </w:r>
      </w:ins>
      <w:del w:id="13" w:author="Steve Rozen, Ph.D." w:date="2025-06-26T19:59:00Z" w16du:dateUtc="2025-06-26T23:59:00Z">
        <w:r w:rsidR="00AB1B5D" w:rsidDel="00F5538B">
          <w:rPr>
            <w:rFonts w:ascii="Times New Roman" w:hAnsi="Times New Roman" w:cs="Times New Roman"/>
            <w:sz w:val="24"/>
            <w:szCs w:val="24"/>
          </w:rPr>
          <w:delText>ied</w:delText>
        </w:r>
      </w:del>
      <w:r w:rsidR="00FA5CA0" w:rsidRPr="00FA5CA0">
        <w:rPr>
          <w:rFonts w:ascii="Times New Roman" w:hAnsi="Times New Roman" w:cs="Times New Roman"/>
          <w:sz w:val="24"/>
          <w:szCs w:val="24"/>
        </w:rPr>
        <w:t xml:space="preserve"> </w:t>
      </w:r>
      <w:del w:id="14" w:author="Steve Rozen, Ph.D." w:date="2025-06-26T19:58:00Z" w16du:dateUtc="2025-06-26T23:58:00Z">
        <w:r w:rsidR="009E5692" w:rsidDel="00F5538B">
          <w:rPr>
            <w:rFonts w:ascii="Times New Roman" w:hAnsi="Times New Roman" w:cs="Times New Roman"/>
            <w:sz w:val="24"/>
            <w:szCs w:val="24"/>
          </w:rPr>
          <w:delText xml:space="preserve">by </w:delText>
        </w:r>
        <w:r w:rsidR="00FA5CA0" w:rsidRPr="00FA5CA0" w:rsidDel="00F5538B">
          <w:rPr>
            <w:rFonts w:ascii="Times New Roman" w:hAnsi="Times New Roman" w:cs="Times New Roman"/>
            <w:sz w:val="24"/>
            <w:szCs w:val="24"/>
          </w:rPr>
          <w:delText xml:space="preserve">using machine learning to </w:delText>
        </w:r>
        <w:r w:rsidR="00B81490" w:rsidRPr="00B81490" w:rsidDel="00F5538B">
          <w:rPr>
            <w:rFonts w:ascii="Times New Roman" w:hAnsi="Times New Roman" w:cs="Times New Roman"/>
            <w:sz w:val="24"/>
            <w:szCs w:val="24"/>
          </w:rPr>
          <w:delText>discover</w:delText>
        </w:r>
      </w:del>
      <w:ins w:id="15" w:author="Steve Rozen, Ph.D." w:date="2025-06-26T19:59:00Z" w16du:dateUtc="2025-06-26T23:59:00Z">
        <w:r w:rsidR="00F5538B">
          <w:rPr>
            <w:rFonts w:ascii="Times New Roman" w:hAnsi="Times New Roman" w:cs="Times New Roman"/>
            <w:sz w:val="24"/>
            <w:szCs w:val="24"/>
          </w:rPr>
          <w:t xml:space="preserve">mutational signatures </w:t>
        </w:r>
      </w:ins>
      <w:ins w:id="16" w:author="Steve Rozen, Ph.D." w:date="2025-06-26T19:58:00Z" w16du:dateUtc="2025-06-26T23:58:00Z">
        <w:r w:rsidR="00F5538B">
          <w:rPr>
            <w:rFonts w:ascii="Times New Roman" w:hAnsi="Times New Roman" w:cs="Times New Roman"/>
            <w:sz w:val="24"/>
            <w:szCs w:val="24"/>
          </w:rPr>
          <w:t>as</w:t>
        </w:r>
      </w:ins>
      <w:r w:rsidR="00B81490" w:rsidRPr="00B81490">
        <w:rPr>
          <w:rFonts w:ascii="Times New Roman" w:hAnsi="Times New Roman" w:cs="Times New Roman"/>
          <w:sz w:val="24"/>
          <w:szCs w:val="24"/>
        </w:rPr>
        <w:t xml:space="preserve"> latent factors that </w:t>
      </w:r>
      <w:del w:id="17" w:author="Steve Rozen, Ph.D." w:date="2025-06-26T19:59:00Z" w16du:dateUtc="2025-06-26T23:59:00Z">
        <w:r w:rsidR="00B81490" w:rsidRPr="00B81490" w:rsidDel="00F5538B">
          <w:rPr>
            <w:rFonts w:ascii="Times New Roman" w:hAnsi="Times New Roman" w:cs="Times New Roman"/>
            <w:sz w:val="24"/>
            <w:szCs w:val="24"/>
          </w:rPr>
          <w:delText xml:space="preserve">can </w:delText>
        </w:r>
      </w:del>
      <w:r w:rsidR="00B81490" w:rsidRPr="00B81490">
        <w:rPr>
          <w:rFonts w:ascii="Times New Roman" w:hAnsi="Times New Roman" w:cs="Times New Roman"/>
          <w:sz w:val="24"/>
          <w:szCs w:val="24"/>
        </w:rPr>
        <w:t>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and experiments in cell 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w:t>
      </w:r>
      <w:r w:rsidR="00736F8D">
        <w:rPr>
          <w:rFonts w:ascii="Times New Roman" w:hAnsi="Times New Roman" w:cs="Times New Roman"/>
          <w:sz w:val="24"/>
          <w:szCs w:val="24"/>
        </w:rPr>
        <w:lastRenderedPageBreak/>
        <w:t xml:space="preserve">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39665DE3" w14:textId="50912ADA" w:rsidR="006F083F"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w:t>
      </w:r>
      <w:ins w:id="18" w:author="Steve Rozen, Ph.D." w:date="2025-06-25T15:50:00Z" w16du:dateUtc="2025-06-25T19:50:00Z">
        <w:r w:rsidR="006F083F">
          <w:rPr>
            <w:rFonts w:ascii="Times New Roman" w:hAnsi="Times New Roman" w:cs="Times New Roman"/>
            <w:sz w:val="24"/>
            <w:szCs w:val="24"/>
          </w:rPr>
          <w:t xml:space="preserve">, </w:t>
        </w:r>
        <w:commentRangeStart w:id="19"/>
        <w:r w:rsidR="006F083F">
          <w:rPr>
            <w:rFonts w:ascii="Times New Roman" w:hAnsi="Times New Roman" w:cs="Times New Roman"/>
            <w:sz w:val="24"/>
            <w:szCs w:val="24"/>
          </w:rPr>
          <w:t>and</w:t>
        </w:r>
      </w:ins>
      <w:del w:id="20" w:author="Steve Rozen, Ph.D." w:date="2025-06-25T15:50:00Z" w16du:dateUtc="2025-06-25T19:50:00Z">
        <w:r w:rsidRPr="00CA73E4" w:rsidDel="006F083F">
          <w:rPr>
            <w:rFonts w:ascii="Times New Roman" w:hAnsi="Times New Roman" w:cs="Times New Roman"/>
            <w:sz w:val="24"/>
            <w:szCs w:val="24"/>
          </w:rPr>
          <w:delText>. In particular, the characterization of indel signatures has evolved, with</w:delText>
        </w:r>
      </w:del>
      <w:r w:rsidRPr="00CA73E4">
        <w:rPr>
          <w:rFonts w:ascii="Times New Roman" w:hAnsi="Times New Roman" w:cs="Times New Roman"/>
          <w:sz w:val="24"/>
          <w:szCs w:val="24"/>
        </w:rPr>
        <w:t xml:space="preserve"> </w:t>
      </w:r>
      <w:ins w:id="21" w:author="Steve Rozen, Ph.D." w:date="2025-06-25T15:50:00Z" w16du:dateUtc="2025-06-25T19:50:00Z">
        <w:r w:rsidR="006F083F">
          <w:rPr>
            <w:rFonts w:ascii="Times New Roman" w:hAnsi="Times New Roman" w:cs="Times New Roman"/>
            <w:sz w:val="24"/>
            <w:szCs w:val="24"/>
          </w:rPr>
          <w:t xml:space="preserve">there </w:t>
        </w:r>
      </w:ins>
      <w:r w:rsidRPr="00CA73E4">
        <w:rPr>
          <w:rFonts w:ascii="Times New Roman" w:hAnsi="Times New Roman" w:cs="Times New Roman"/>
          <w:sz w:val="24"/>
          <w:szCs w:val="24"/>
        </w:rPr>
        <w:t xml:space="preserve">two main </w:t>
      </w:r>
      <w:commentRangeEnd w:id="19"/>
      <w:r w:rsidR="006F083F">
        <w:rPr>
          <w:rStyle w:val="CommentReference"/>
        </w:rPr>
        <w:commentReference w:id="19"/>
      </w:r>
      <w:ins w:id="22" w:author="Steve Rozen, Ph.D." w:date="2025-06-25T15:50:00Z" w16du:dateUtc="2025-06-25T19:50:00Z">
        <w:r w:rsidR="006F083F">
          <w:rPr>
            <w:rFonts w:ascii="Times New Roman" w:hAnsi="Times New Roman" w:cs="Times New Roman"/>
            <w:sz w:val="24"/>
            <w:szCs w:val="24"/>
          </w:rPr>
          <w:t>s</w:t>
        </w:r>
      </w:ins>
      <w:ins w:id="23" w:author="Steve Rozen, Ph.D." w:date="2025-06-25T15:51:00Z" w16du:dateUtc="2025-06-25T19:51:00Z">
        <w:r w:rsidR="006F083F">
          <w:rPr>
            <w:rFonts w:ascii="Times New Roman" w:hAnsi="Times New Roman" w:cs="Times New Roman"/>
            <w:sz w:val="24"/>
            <w:szCs w:val="24"/>
          </w:rPr>
          <w:t xml:space="preserve">ystem of indel-type </w:t>
        </w:r>
      </w:ins>
      <w:r w:rsidRPr="00CA73E4">
        <w:rPr>
          <w:rFonts w:ascii="Times New Roman" w:hAnsi="Times New Roman" w:cs="Times New Roman"/>
          <w:sz w:val="24"/>
          <w:szCs w:val="24"/>
        </w:rPr>
        <w:t>classification</w:t>
      </w:r>
      <w:del w:id="24" w:author="Steve Rozen, Ph.D." w:date="2025-06-25T15:50:00Z" w16du:dateUtc="2025-06-25T19:50:00Z">
        <w:r w:rsidRPr="00CA73E4" w:rsidDel="006F083F">
          <w:rPr>
            <w:rFonts w:ascii="Times New Roman" w:hAnsi="Times New Roman" w:cs="Times New Roman"/>
            <w:sz w:val="24"/>
            <w:szCs w:val="24"/>
          </w:rPr>
          <w:delText xml:space="preserve">s </w:delText>
        </w:r>
      </w:del>
      <w:del w:id="25" w:author="Steve Rozen, Ph.D." w:date="2025-06-25T15:51:00Z" w16du:dateUtc="2025-06-25T19:51:00Z">
        <w:r w:rsidRPr="00CA73E4" w:rsidDel="006F083F">
          <w:rPr>
            <w:rFonts w:ascii="Times New Roman" w:hAnsi="Times New Roman" w:cs="Times New Roman"/>
            <w:sz w:val="24"/>
            <w:szCs w:val="24"/>
          </w:rPr>
          <w:delText>now in use</w:delText>
        </w:r>
      </w:del>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del w:id="26"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3 types</w:t>
      </w:r>
      <w:ins w:id="27" w:author="Steve Rozen, Ph.D." w:date="2025-06-25T15:52:00Z" w16du:dateUtc="2025-06-25T19:52:00Z">
        <w:r w:rsidR="00AF31C2">
          <w:rPr>
            <w:rFonts w:ascii="Times New Roman" w:hAnsi="Times New Roman" w:cs="Times New Roman"/>
            <w:sz w:val="24"/>
            <w:szCs w:val="24"/>
          </w:rPr>
          <w:t xml:space="preserve"> and</w:t>
        </w:r>
      </w:ins>
      <w:del w:id="28" w:author="Steve Rozen, Ph.D." w:date="2025-06-25T15:52:00Z" w16du:dateUtc="2025-06-25T19:52:00Z">
        <w:r w:rsidR="002F5F56" w:rsidDel="00AF31C2">
          <w:rPr>
            <w:rFonts w:ascii="Times New Roman" w:hAnsi="Times New Roman" w:cs="Times New Roman"/>
            <w:sz w:val="24"/>
            <w:szCs w:val="24"/>
          </w:rPr>
          <w:delText>,</w:delText>
        </w:r>
      </w:del>
      <w:r w:rsidR="002F5F56">
        <w:rPr>
          <w:rFonts w:ascii="Times New Roman" w:hAnsi="Times New Roman" w:cs="Times New Roman"/>
          <w:sz w:val="24"/>
          <w:szCs w:val="24"/>
        </w:rPr>
        <w:t xml:space="preserve">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xml:space="preserve">). The other, </w:t>
      </w:r>
      <w:del w:id="29" w:author="Steve Rozen, Ph.D." w:date="2025-06-25T15:52:00Z" w16du:dateUtc="2025-06-25T19:52:00Z">
        <w:r w:rsidR="002F5F56" w:rsidDel="00AF31C2">
          <w:rPr>
            <w:rFonts w:ascii="Times New Roman" w:hAnsi="Times New Roman" w:cs="Times New Roman"/>
            <w:sz w:val="24"/>
            <w:szCs w:val="24"/>
          </w:rPr>
          <w:delText>which we term</w:delText>
        </w:r>
        <w:r w:rsidRPr="00CA73E4" w:rsidDel="00AF31C2">
          <w:rPr>
            <w:rFonts w:ascii="Times New Roman" w:hAnsi="Times New Roman" w:cs="Times New Roman"/>
            <w:sz w:val="24"/>
            <w:szCs w:val="24"/>
          </w:rPr>
          <w:delText xml:space="preserve"> </w:delText>
        </w:r>
      </w:del>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xml:space="preserve">”, </w:t>
      </w:r>
      <w:del w:id="30"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Because each system distinguishes mutation types that the other system groups together, i</w:t>
      </w:r>
      <w:ins w:id="31" w:author="Steve Rozen, Ph.D." w:date="2025-06-26T20:31:00Z" w16du:dateUtc="2025-06-27T00:31:00Z">
        <w:r w:rsidR="00E14A15">
          <w:rPr>
            <w:rFonts w:ascii="Times New Roman" w:hAnsi="Times New Roman" w:cs="Times New Roman"/>
            <w:sz w:val="24"/>
            <w:szCs w:val="24"/>
          </w:rPr>
          <w:t>t is</w:t>
        </w:r>
      </w:ins>
      <w:r w:rsidR="006F083F">
        <w:rPr>
          <w:rFonts w:ascii="Times New Roman" w:hAnsi="Times New Roman" w:cs="Times New Roman"/>
          <w:sz w:val="24"/>
          <w:szCs w:val="24"/>
        </w:rPr>
        <w:t xml:space="preserve"> impossible to algorithmically map signatures between the two classifications. </w:t>
      </w:r>
    </w:p>
    <w:p w14:paraId="27B6E79C" w14:textId="0E0B2EF7" w:rsidR="00CA73E4" w:rsidDel="00493D69" w:rsidRDefault="00AF31C2" w:rsidP="008A1C58">
      <w:pPr>
        <w:spacing w:line="480" w:lineRule="auto"/>
        <w:rPr>
          <w:del w:id="32" w:author="Steve Rozen, Ph.D." w:date="2025-06-25T15:58:00Z" w16du:dateUtc="2025-06-25T19:58:00Z"/>
          <w:rFonts w:ascii="Times New Roman" w:hAnsi="Times New Roman" w:cs="Times New Roman"/>
          <w:sz w:val="24"/>
          <w:szCs w:val="24"/>
        </w:rPr>
      </w:pPr>
      <w:del w:id="33" w:author="Steve Rozen, Ph.D." w:date="2025-06-25T15:58:00Z" w16du:dateUtc="2025-06-25T19:58:00Z">
        <w:r w:rsidDel="00493D69">
          <w:rPr>
            <w:rFonts w:ascii="Times New Roman" w:hAnsi="Times New Roman" w:cs="Times New Roman"/>
            <w:sz w:val="24"/>
            <w:szCs w:val="24"/>
          </w:rPr>
          <w:delText xml:space="preserve">&lt;I think this whole paragraph is now redundant&gt; </w:delText>
        </w:r>
        <w:r w:rsidR="00705C12" w:rsidDel="00493D69">
          <w:rPr>
            <w:rFonts w:ascii="Times New Roman" w:hAnsi="Times New Roman" w:cs="Times New Roman"/>
            <w:sz w:val="24"/>
            <w:szCs w:val="24"/>
          </w:rPr>
          <w:delText>Use of the Indel89 system offered the ability to distinguish several signatures that could not be distinguished in Indel83. In general, the relationship between Indel83 and Indel89 signatures is many-to-many: in some cases</w:delText>
        </w:r>
        <w:r w:rsidR="00465904" w:rsidDel="00493D69">
          <w:rPr>
            <w:rFonts w:ascii="Times New Roman" w:hAnsi="Times New Roman" w:cs="Times New Roman"/>
            <w:sz w:val="24"/>
            <w:szCs w:val="24"/>
          </w:rPr>
          <w:delText>,</w:delText>
        </w:r>
        <w:r w:rsidR="00705C12" w:rsidDel="00493D69">
          <w:rPr>
            <w:rFonts w:ascii="Times New Roman" w:hAnsi="Times New Roman" w:cs="Times New Roman"/>
            <w:sz w:val="24"/>
            <w:szCs w:val="24"/>
          </w:rPr>
          <w:delText xml:space="preserve"> one Indel83 signature maps to multiple Indel89 signatures, and in other cases one Indel89 signature maps to multiple Indel83 signatures. T</w:delText>
        </w:r>
        <w:r w:rsidR="00CA73E4" w:rsidRPr="00CA73E4" w:rsidDel="00493D69">
          <w:rPr>
            <w:rFonts w:ascii="Times New Roman" w:hAnsi="Times New Roman" w:cs="Times New Roman"/>
            <w:sz w:val="24"/>
            <w:szCs w:val="24"/>
          </w:rPr>
          <w:delText>his study employ</w:delText>
        </w:r>
        <w:r w:rsidR="00D6391F" w:rsidDel="00493D69">
          <w:rPr>
            <w:rFonts w:ascii="Times New Roman" w:hAnsi="Times New Roman" w:cs="Times New Roman"/>
            <w:sz w:val="24"/>
            <w:szCs w:val="24"/>
          </w:rPr>
          <w:delText>ed</w:delText>
        </w:r>
        <w:r w:rsidR="00CA73E4" w:rsidRPr="00CA73E4" w:rsidDel="00493D69">
          <w:rPr>
            <w:rFonts w:ascii="Times New Roman" w:hAnsi="Times New Roman" w:cs="Times New Roman"/>
            <w:sz w:val="24"/>
            <w:szCs w:val="24"/>
          </w:rPr>
          <w:delText xml:space="preserve"> both </w:delText>
        </w:r>
        <w:r w:rsidR="00351BEF" w:rsidDel="00493D69">
          <w:rPr>
            <w:rFonts w:ascii="Times New Roman" w:hAnsi="Times New Roman" w:cs="Times New Roman"/>
            <w:sz w:val="24"/>
            <w:szCs w:val="24"/>
          </w:rPr>
          <w:delText>classifications</w:delText>
        </w:r>
        <w:r w:rsidR="00CA73E4" w:rsidRPr="00CA73E4" w:rsidDel="00493D69">
          <w:rPr>
            <w:rFonts w:ascii="Times New Roman" w:hAnsi="Times New Roman" w:cs="Times New Roman"/>
            <w:sz w:val="24"/>
            <w:szCs w:val="24"/>
          </w:rPr>
          <w:delText xml:space="preserve"> to comprehensively interpret indel mutational processes</w:delText>
        </w:r>
        <w:r w:rsidR="003B22AD" w:rsidDel="00493D69">
          <w:rPr>
            <w:rFonts w:ascii="Times New Roman" w:hAnsi="Times New Roman" w:cs="Times New Roman"/>
            <w:sz w:val="24"/>
            <w:szCs w:val="24"/>
          </w:rPr>
          <w:delText>.</w:delText>
        </w:r>
      </w:del>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 xml:space="preserve">83 classification encompasses 83 indel types, fully described in COSMIC and detailed at https://cancer.sanger.ac.uk/signatures/documents/4/PCAWG7_indel_classification_2021_08_31.xlsx and Alexandrov et al., 2020. This system primarily categorizes indels based on the number </w:t>
      </w:r>
      <w:r w:rsidRPr="00B8798B">
        <w:rPr>
          <w:rFonts w:ascii="Times New Roman" w:hAnsi="Times New Roman" w:cs="Times New Roman"/>
          <w:sz w:val="24"/>
          <w:szCs w:val="24"/>
        </w:rPr>
        <w:lastRenderedPageBreak/>
        <w:t>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34" w:author="Steve Rozen, Ph.D." w:date="2025-06-25T15:34:00Z" w16du:dateUtc="2025-06-25T19:34:00Z">
        <w:r w:rsidR="00D6391F">
          <w:rPr>
            <w:rFonts w:ascii="Times New Roman" w:hAnsi="Times New Roman" w:cs="Times New Roman"/>
            <w:sz w:val="24"/>
            <w:szCs w:val="24"/>
          </w:rPr>
          <w:t>single</w:t>
        </w:r>
      </w:ins>
      <w:del w:id="35" w:author="Steve Rozen, Ph.D." w:date="2025-06-25T15:34:00Z" w16du:dateUtc="2025-06-25T19: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36" w:author="Steve Rozen, Ph.D." w:date="2025-06-25T15:35:00Z" w16du:dateUtc="2025-06-25T19: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37" w:author="Steve Rozen, Ph.D." w:date="2025-06-25T15:35:00Z" w16du:dateUtc="2025-06-25T19:35:00Z">
        <w:r w:rsidR="00D6391F">
          <w:rPr>
            <w:rFonts w:ascii="Times New Roman" w:hAnsi="Times New Roman" w:cs="Times New Roman"/>
            <w:sz w:val="24"/>
            <w:szCs w:val="24"/>
          </w:rPr>
          <w:t>lets it</w:t>
        </w:r>
      </w:ins>
      <w:del w:id="38" w:author="Steve Rozen, Ph.D." w:date="2025-06-25T15:35:00Z" w16du:dateUtc="2025-06-25T19: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39"/>
      <w:ins w:id="40" w:author="Steve Rozen, Ph.D." w:date="2025-06-05T09:44:00Z" w16du:dateUtc="2025-06-05T13:44:00Z">
        <w:r w:rsidRPr="00254A51">
          <w:rPr>
            <w:rFonts w:ascii="Times New Roman" w:hAnsi="Times New Roman" w:cs="Times New Roman"/>
            <w:strike/>
            <w:sz w:val="24"/>
            <w:szCs w:val="24"/>
            <w:rPrChange w:id="41" w:author="Steve Rozen, Ph.D." w:date="2025-06-26T20:56:00Z" w16du:dateUtc="2025-06-27T00:56:00Z">
              <w:rPr>
                <w:rFonts w:ascii="Times New Roman" w:hAnsi="Times New Roman" w:cs="Times New Roman"/>
                <w:sz w:val="24"/>
                <w:szCs w:val="24"/>
              </w:rPr>
            </w:rPrChange>
          </w:rPr>
          <w:t xml:space="preserve">&lt;the point of this paragraph is that </w:t>
        </w:r>
      </w:ins>
      <w:ins w:id="42" w:author="Steve Rozen, Ph.D." w:date="2025-06-05T09:45:00Z" w16du:dateUtc="2025-06-05T13:45:00Z">
        <w:r w:rsidRPr="00254A51">
          <w:rPr>
            <w:rFonts w:ascii="Times New Roman" w:hAnsi="Times New Roman" w:cs="Times New Roman"/>
            <w:strike/>
            <w:sz w:val="24"/>
            <w:szCs w:val="24"/>
            <w:rPrChange w:id="43" w:author="Steve Rozen, Ph.D." w:date="2025-06-26T20:56:00Z" w16du:dateUtc="2025-06-27T00:56:00Z">
              <w:rPr>
                <w:rFonts w:ascii="Times New Roman" w:hAnsi="Times New Roman" w:cs="Times New Roman"/>
                <w:sz w:val="24"/>
                <w:szCs w:val="24"/>
              </w:rPr>
            </w:rPrChange>
          </w:rPr>
          <w:t>Indel89 is more informative?&gt;</w:t>
        </w:r>
      </w:ins>
      <w:commentRangeEnd w:id="39"/>
      <w:r w:rsidR="00CC7CD8" w:rsidRPr="00254A51">
        <w:rPr>
          <w:rStyle w:val="CommentReference"/>
          <w:strike/>
          <w:rPrChange w:id="44" w:author="Steve Rozen, Ph.D." w:date="2025-06-26T20:56:00Z" w16du:dateUtc="2025-06-27T00:56:00Z">
            <w:rPr>
              <w:rStyle w:val="CommentReference"/>
            </w:rPr>
          </w:rPrChange>
        </w:rPr>
        <w:commentReference w:id="39"/>
      </w:r>
      <w:ins w:id="45" w:author="Steve Rozen, Ph.D." w:date="2025-06-05T09:45:00Z" w16du:dateUtc="2025-06-05T13:45:00Z">
        <w:r w:rsidRPr="00254A51">
          <w:rPr>
            <w:rFonts w:ascii="Times New Roman" w:hAnsi="Times New Roman" w:cs="Times New Roman"/>
            <w:strike/>
            <w:sz w:val="24"/>
            <w:szCs w:val="24"/>
            <w:rPrChange w:id="46" w:author="Steve Rozen, Ph.D." w:date="2025-06-26T20:56:00Z" w16du:dateUtc="2025-06-27T0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47" w:author="Steve Rozen, Ph.D." w:date="2025-06-26T20:56:00Z" w16du:dateUtc="2025-06-27T0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hint="eastAsia"/>
          <w:strike/>
          <w:sz w:val="24"/>
          <w:szCs w:val="24"/>
          <w:rPrChange w:id="48" w:author="Steve Rozen, Ph.D." w:date="2025-06-26T20:56:00Z" w16du:dateUtc="2025-06-27T00:56:00Z">
            <w:rPr>
              <w:rFonts w:ascii="Times New Roman" w:hAnsi="Times New Roman" w:cs="Times New Roman" w:hint="eastAsia"/>
              <w:sz w:val="24"/>
              <w:szCs w:val="24"/>
            </w:rPr>
          </w:rPrChange>
        </w:rPr>
        <w:t>followed by A (e.g., CA&gt;A, CCA&gt;CA</w:t>
      </w:r>
      <w:r w:rsidR="006B3CB6" w:rsidRPr="00254A51">
        <w:rPr>
          <w:rFonts w:ascii="Times New Roman" w:hAnsi="Times New Roman" w:cs="Times New Roman"/>
          <w:strike/>
          <w:sz w:val="24"/>
          <w:szCs w:val="24"/>
          <w:rPrChange w:id="49" w:author="Steve Rozen, Ph.D." w:date="2025-06-26T20:56:00Z" w16du:dateUtc="2025-06-27T00:56:00Z">
            <w:rPr>
              <w:rFonts w:ascii="Times New Roman" w:hAnsi="Times New Roman" w:cs="Times New Roman"/>
              <w:sz w:val="24"/>
              <w:szCs w:val="24"/>
            </w:rPr>
          </w:rPrChange>
        </w:rPr>
        <w:t>…</w:t>
      </w:r>
      <w:r w:rsidR="006B3CB6" w:rsidRPr="00254A51">
        <w:rPr>
          <w:rFonts w:ascii="Times New Roman" w:hAnsi="Times New Roman" w:cs="Times New Roman" w:hint="eastAsia"/>
          <w:strike/>
          <w:sz w:val="24"/>
          <w:szCs w:val="24"/>
          <w:rPrChange w:id="50" w:author="Steve Rozen, Ph.D." w:date="2025-06-26T20:56:00Z" w16du:dateUtc="2025-06-27T00:56:00Z">
            <w:rPr>
              <w:rFonts w:ascii="Times New Roman" w:hAnsi="Times New Roman" w:cs="Times New Roman" w:hint="eastAsia"/>
              <w:sz w:val="24"/>
              <w:szCs w:val="24"/>
            </w:rPr>
          </w:rPrChange>
        </w:rPr>
        <w:t xml:space="preserve">) </w:t>
      </w:r>
      <w:r w:rsidR="00B8798B" w:rsidRPr="00254A51">
        <w:rPr>
          <w:rFonts w:ascii="Times New Roman" w:hAnsi="Times New Roman" w:cs="Times New Roman"/>
          <w:strike/>
          <w:sz w:val="24"/>
          <w:szCs w:val="24"/>
          <w:rPrChange w:id="51" w:author="Steve Rozen, Ph.D." w:date="2025-06-26T20:56:00Z" w16du:dateUtc="2025-06-27T00:56:00Z">
            <w:rPr>
              <w:rFonts w:ascii="Times New Roman" w:hAnsi="Times New Roman" w:cs="Times New Roman"/>
              <w:sz w:val="24"/>
              <w:szCs w:val="24"/>
            </w:rPr>
          </w:rPrChange>
        </w:rPr>
        <w:t>as captured by ID3</w:t>
      </w:r>
      <w:r w:rsidR="006B3CB6" w:rsidRPr="00254A51">
        <w:rPr>
          <w:rFonts w:ascii="Times New Roman" w:hAnsi="Times New Roman" w:cs="Times New Roman" w:hint="eastAsia"/>
          <w:strike/>
          <w:sz w:val="24"/>
          <w:szCs w:val="24"/>
          <w:rPrChange w:id="52" w:author="Steve Rozen, Ph.D." w:date="2025-06-26T20:56:00Z" w16du:dateUtc="2025-06-27T00:56:00Z">
            <w:rPr>
              <w:rFonts w:ascii="Times New Roman" w:hAnsi="Times New Roman" w:cs="Times New Roman" w:hint="eastAsia"/>
              <w:sz w:val="24"/>
              <w:szCs w:val="24"/>
            </w:rPr>
          </w:rPrChange>
        </w:rPr>
        <w:t xml:space="preserve"> and InsDel3</w:t>
      </w:r>
      <w:r w:rsidR="00B8798B" w:rsidRPr="00254A51">
        <w:rPr>
          <w:rFonts w:ascii="Times New Roman" w:hAnsi="Times New Roman" w:cs="Times New Roman"/>
          <w:strike/>
          <w:sz w:val="24"/>
          <w:szCs w:val="24"/>
          <w:rPrChange w:id="53" w:author="Steve Rozen, Ph.D." w:date="2025-06-26T20:56:00Z" w16du:dateUtc="2025-06-27T00:56:00Z">
            <w:rPr>
              <w:rFonts w:ascii="Times New Roman" w:hAnsi="Times New Roman" w:cs="Times New Roman"/>
              <w:sz w:val="24"/>
              <w:szCs w:val="24"/>
            </w:rPr>
          </w:rPrChange>
        </w:rPr>
        <w:t xml:space="preserve">. UV exposure, conversely, induces C&gt;T (SBS7a) and CC&gt;TT (DBS1) substitutions, as well as indel events such </w:t>
      </w:r>
      <w:r w:rsidR="00B8798B" w:rsidRPr="00254A51">
        <w:rPr>
          <w:rFonts w:ascii="Times New Roman" w:hAnsi="Times New Roman" w:cs="Times New Roman"/>
          <w:strike/>
          <w:sz w:val="24"/>
          <w:szCs w:val="24"/>
          <w:rPrChange w:id="54" w:author="Steve Rozen, Ph.D." w:date="2025-06-26T20:56:00Z" w16du:dateUtc="2025-06-27T00:56:00Z">
            <w:rPr>
              <w:rFonts w:ascii="Times New Roman" w:hAnsi="Times New Roman" w:cs="Times New Roman"/>
              <w:sz w:val="24"/>
              <w:szCs w:val="24"/>
            </w:rPr>
          </w:rPrChange>
        </w:rPr>
        <w:lastRenderedPageBreak/>
        <w:t>as GTTA&gt;GTA or ATTA&gt;ATA</w:t>
      </w:r>
      <w:r w:rsidR="008615B8" w:rsidRPr="00254A51">
        <w:rPr>
          <w:rFonts w:ascii="Times New Roman" w:hAnsi="Times New Roman" w:cs="Times New Roman" w:hint="eastAsia"/>
          <w:strike/>
          <w:sz w:val="24"/>
          <w:szCs w:val="24"/>
          <w:rPrChange w:id="55" w:author="Steve Rozen, Ph.D." w:date="2025-06-26T20:56:00Z" w16du:dateUtc="2025-06-27T00:56:00Z">
            <w:rPr>
              <w:rFonts w:ascii="Times New Roman" w:hAnsi="Times New Roman" w:cs="Times New Roman" w:hint="eastAsia"/>
              <w:sz w:val="24"/>
              <w:szCs w:val="24"/>
            </w:rPr>
          </w:rPrChange>
        </w:rPr>
        <w:t xml:space="preserve"> (ID13 and InsDel13)</w:t>
      </w:r>
      <w:r w:rsidR="00B8798B" w:rsidRPr="00254A51">
        <w:rPr>
          <w:rFonts w:ascii="Times New Roman" w:hAnsi="Times New Roman" w:cs="Times New Roman"/>
          <w:strike/>
          <w:sz w:val="24"/>
          <w:szCs w:val="24"/>
          <w:rPrChange w:id="56" w:author="Steve Rozen, Ph.D." w:date="2025-06-26T20:56:00Z" w16du:dateUtc="2025-06-27T0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57" w:author="Steve Rozen, Ph.D." w:date="2025-06-25T16:05:00Z" w16du:dateUtc="2025-06-25T20: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58" w:author="Steve Rozen, Ph.D." w:date="2025-06-25T16:06:00Z" w16du:dateUtc="2025-06-25T20:06:00Z">
        <w:r w:rsidR="00573DD4" w:rsidRPr="00573DD4">
          <w:rPr>
            <w:rFonts w:ascii="Times New Roman" w:hAnsi="Times New Roman" w:cs="Times New Roman"/>
            <w:sz w:val="24"/>
            <w:szCs w:val="24"/>
          </w:rPr>
          <w:t xml:space="preserve">ribonucleotide excision repair </w:t>
        </w:r>
      </w:ins>
      <w:del w:id="59" w:author="Steve Rozen, Ph.D." w:date="2025-06-25T16:09:00Z" w16du:dateUtc="2025-06-25T20:09:00Z">
        <w:r w:rsidR="00EB4AAF" w:rsidRPr="00EB4AAF" w:rsidDel="00573DD4">
          <w:rPr>
            <w:rFonts w:ascii="Times New Roman" w:hAnsi="Times New Roman" w:cs="Times New Roman"/>
            <w:sz w:val="24"/>
            <w:szCs w:val="24"/>
          </w:rPr>
          <w:delText xml:space="preserve">confirmed </w:delText>
        </w:r>
      </w:del>
      <w:ins w:id="60" w:author="Steve Rozen, Ph.D." w:date="2025-06-25T16:09:00Z" w16du:dateUtc="2025-06-25T20: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61" w:author="Steve Rozen, Ph.D." w:date="2025-06-25T16:09:00Z" w16du:dateUtc="2025-06-25T20:09:00Z">
        <w:r w:rsidR="00EB4AAF" w:rsidRPr="00EB4AAF" w:rsidDel="00573DD4">
          <w:rPr>
            <w:rFonts w:ascii="Times New Roman" w:hAnsi="Times New Roman" w:cs="Times New Roman"/>
            <w:sz w:val="24"/>
            <w:szCs w:val="24"/>
          </w:rPr>
          <w:delText xml:space="preserve">that </w:delText>
        </w:r>
      </w:del>
      <w:del w:id="62" w:author="Steve Rozen, Ph.D." w:date="2025-06-25T16:06:00Z" w16du:dateUtc="2025-06-25T20:06:00Z">
        <w:r w:rsidR="00EB4AAF" w:rsidRPr="00EB4AAF" w:rsidDel="00573DD4">
          <w:rPr>
            <w:rFonts w:ascii="Times New Roman" w:hAnsi="Times New Roman" w:cs="Times New Roman"/>
            <w:sz w:val="24"/>
            <w:szCs w:val="24"/>
          </w:rPr>
          <w:delText xml:space="preserve">one </w:delText>
        </w:r>
      </w:del>
      <w:del w:id="63" w:author="Steve Rozen, Ph.D." w:date="2025-06-25T16:07:00Z" w16du:dateUtc="2025-06-25T20:07:00Z">
        <w:r w:rsidR="00EB4AAF" w:rsidRPr="00EB4AAF" w:rsidDel="00573DD4">
          <w:rPr>
            <w:rFonts w:ascii="Times New Roman" w:hAnsi="Times New Roman" w:cs="Times New Roman"/>
            <w:sz w:val="24"/>
            <w:szCs w:val="24"/>
          </w:rPr>
          <w:delText>novel</w:delText>
        </w:r>
      </w:del>
      <w:ins w:id="64" w:author="Steve Rozen, Ph.D." w:date="2025-06-25T16:07:00Z" w16du:dateUtc="2025-06-25T20: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65" w:author="Steve Rozen, Ph.D." w:date="2025-06-25T16:04:00Z" w16du:dateUtc="2025-06-25T20:04:00Z">
        <w:r w:rsidR="00573DD4">
          <w:rPr>
            <w:rFonts w:ascii="Times New Roman" w:hAnsi="Times New Roman" w:cs="Times New Roman"/>
            <w:sz w:val="24"/>
            <w:szCs w:val="24"/>
          </w:rPr>
          <w:t>i</w:t>
        </w:r>
      </w:ins>
      <w:del w:id="66" w:author="Steve Rozen, Ph.D." w:date="2025-06-25T16:04:00Z" w16du:dateUtc="2025-06-25T20: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67" w:author="Steve Rozen, Ph.D." w:date="2025-06-25T16:06:00Z" w16du:dateUtc="2025-06-25T20:06:00Z">
        <w:r w:rsidR="00573DD4">
          <w:rPr>
            <w:rFonts w:ascii="Times New Roman" w:hAnsi="Times New Roman" w:cs="Times New Roman"/>
            <w:sz w:val="24"/>
            <w:szCs w:val="24"/>
          </w:rPr>
          <w:t>s</w:t>
        </w:r>
      </w:ins>
      <w:del w:id="68" w:author="Steve Rozen, Ph.D." w:date="2025-06-25T16:07:00Z" w16du:dateUtc="2025-06-25T20: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69" w:author="Steve Rozen, Ph.D." w:date="2025-06-25T16:08:00Z" w16du:dateUtc="2025-06-25T20: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70" w:author="Steve Rozen, Ph.D." w:date="2025-06-25T16:06:00Z" w16du:dateUtc="2025-06-25T20:06:00Z">
        <w:r w:rsidR="00573DD4">
          <w:rPr>
            <w:rFonts w:ascii="Times New Roman" w:hAnsi="Times New Roman" w:cs="Times New Roman"/>
            <w:sz w:val="24"/>
            <w:szCs w:val="24"/>
          </w:rPr>
          <w:t>independen</w:t>
        </w:r>
      </w:ins>
      <w:ins w:id="71" w:author="Steve Rozen, Ph.D." w:date="2025-06-25T16:07:00Z" w16du:dateUtc="2025-06-25T20:07:00Z">
        <w:r w:rsidR="00573DD4">
          <w:rPr>
            <w:rFonts w:ascii="Times New Roman" w:hAnsi="Times New Roman" w:cs="Times New Roman"/>
            <w:sz w:val="24"/>
            <w:szCs w:val="24"/>
          </w:rPr>
          <w:t xml:space="preserve">tly </w:t>
        </w:r>
      </w:ins>
      <w:ins w:id="72" w:author="Steve Rozen, Ph.D." w:date="2025-06-25T16:04:00Z" w16du:dateUtc="2025-06-25T20:04:00Z">
        <w:r w:rsidR="00573DD4">
          <w:rPr>
            <w:rFonts w:ascii="Times New Roman" w:hAnsi="Times New Roman" w:cs="Times New Roman"/>
            <w:sz w:val="24"/>
            <w:szCs w:val="24"/>
          </w:rPr>
          <w:t>in both indel classification systems</w:t>
        </w:r>
      </w:ins>
      <w:del w:id="73" w:author="Steve Rozen, Ph.D." w:date="2025-06-25T16:04:00Z" w16du:dateUtc="2025-06-25T20:04:00Z">
        <w:r w:rsidR="00EB4AAF" w:rsidRPr="00EB4AAF" w:rsidDel="00573DD4">
          <w:rPr>
            <w:rFonts w:ascii="Times New Roman" w:hAnsi="Times New Roman" w:cs="Times New Roman"/>
            <w:sz w:val="24"/>
            <w:szCs w:val="24"/>
          </w:rPr>
          <w:delText xml:space="preserve">in both </w:delText>
        </w:r>
      </w:del>
      <w:del w:id="74" w:author="Steve Rozen, Ph.D." w:date="2025-06-25T16:05:00Z" w16du:dateUtc="2025-06-25T20: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75" w:author="Steve Rozen, Ph.D." w:date="2025-06-25T16:09:00Z" w16du:dateUtc="2025-06-25T20:09:00Z">
        <w:r w:rsidR="00EB4AAF" w:rsidRPr="00EB4AAF" w:rsidDel="00573DD4">
          <w:rPr>
            <w:rFonts w:ascii="Times New Roman" w:hAnsi="Times New Roman" w:cs="Times New Roman"/>
            <w:sz w:val="24"/>
            <w:szCs w:val="24"/>
          </w:rPr>
          <w:delText xml:space="preserve"> </w:delText>
        </w:r>
      </w:del>
      <w:del w:id="76" w:author="Steve Rozen, Ph.D." w:date="2025-06-25T16:02:00Z" w16du:dateUtc="2025-06-25T20:02:00Z">
        <w:r w:rsidR="00EB4AAF" w:rsidRPr="00EB4AAF" w:rsidDel="00573DD4">
          <w:rPr>
            <w:rFonts w:ascii="Times New Roman" w:hAnsi="Times New Roman" w:cs="Times New Roman"/>
            <w:sz w:val="24"/>
            <w:szCs w:val="24"/>
          </w:rPr>
          <w:delText>is associated</w:delText>
        </w:r>
      </w:del>
      <w:del w:id="77" w:author="Steve Rozen, Ph.D." w:date="2025-06-25T16:09:00Z" w16du:dateUtc="2025-06-25T20:09:00Z">
        <w:r w:rsidR="00EB4AAF" w:rsidRPr="00EB4AAF" w:rsidDel="00573DD4">
          <w:rPr>
            <w:rFonts w:ascii="Times New Roman" w:hAnsi="Times New Roman" w:cs="Times New Roman"/>
            <w:sz w:val="24"/>
            <w:szCs w:val="24"/>
          </w:rPr>
          <w:delText xml:space="preserve"> </w:delText>
        </w:r>
      </w:del>
      <w:ins w:id="78" w:author="Steve Rozen, Ph.D." w:date="2025-06-25T16:03:00Z" w16du:dateUtc="2025-06-25T20:03:00Z">
        <w:r w:rsidR="00573DD4" w:rsidRPr="00EB4AAF">
          <w:rPr>
            <w:rFonts w:ascii="Times New Roman" w:hAnsi="Times New Roman" w:cs="Times New Roman"/>
            <w:sz w:val="24"/>
            <w:szCs w:val="24"/>
          </w:rPr>
          <w:t xml:space="preserve"> </w:t>
        </w:r>
      </w:ins>
      <w:del w:id="79" w:author="Steve Rozen, Ph.D." w:date="2025-06-25T16:07:00Z" w16du:dateUtc="2025-06-25T20: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80" w:author="Steve Rozen, Ph.D." w:date="2025-06-25T16:01:00Z" w16du:dateUtc="2025-06-25T20:01:00Z">
        <w:r w:rsidR="00493D69">
          <w:rPr>
            <w:rFonts w:ascii="Times New Roman" w:hAnsi="Times New Roman" w:cs="Times New Roman"/>
            <w:sz w:val="24"/>
            <w:szCs w:val="24"/>
          </w:rPr>
          <w:t xml:space="preserve">&lt;cite </w:t>
        </w:r>
      </w:ins>
      <w:ins w:id="81"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ins>
      <w:ins w:id="82"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ins>
      <w:ins w:id="83"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ins>
      <w:ins w:id="84"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85" w:author="Steve Rozen, Ph.D." w:date="2025-06-25T16:02:00Z" w16du:dateUtc="2025-06-25T20: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86" w:author="Steve Rozen, Ph.D." w:date="2025-06-25T16:11:00Z" w16du:dateUtc="2025-06-25T20:11:00Z">
        <w:r w:rsidR="00573DD4">
          <w:rPr>
            <w:rFonts w:ascii="Times New Roman" w:hAnsi="Times New Roman" w:cs="Times New Roman"/>
            <w:sz w:val="24"/>
            <w:szCs w:val="24"/>
          </w:rPr>
          <w:t>indel</w:t>
        </w:r>
      </w:ins>
      <w:del w:id="87" w:author="Steve Rozen, Ph.D." w:date="2025-06-25T16:11:00Z" w16du:dateUtc="2025-06-25T20: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RPr="008D60CC" w:rsidDel="00573DD4">
          <w:rPr>
            <w:rFonts w:ascii="Times New Roman" w:hAnsi="Times New Roman" w:cs="Times New Roman"/>
            <w:sz w:val="24"/>
            <w:szCs w:val="24"/>
          </w:rPr>
          <w:lastRenderedPageBreak/>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88" w:author="Steve Rozen, Ph.D." w:date="2025-06-25T15:57:00Z" w16du:dateUtc="2025-06-25T19:57:00Z">
        <w:r w:rsidR="00AF31C2">
          <w:rPr>
            <w:rFonts w:ascii="Times New Roman" w:hAnsi="Times New Roman" w:cs="Times New Roman"/>
            <w:sz w:val="24"/>
            <w:szCs w:val="24"/>
          </w:rPr>
          <w:t>classifications</w:t>
        </w:r>
      </w:ins>
      <w:ins w:id="89" w:author="Steve Rozen, Ph.D." w:date="2025-06-25T16:11:00Z" w16du:dateUtc="2025-06-25T20:11:00Z">
        <w:r w:rsidR="00573DD4">
          <w:rPr>
            <w:rFonts w:ascii="Times New Roman" w:hAnsi="Times New Roman" w:cs="Times New Roman"/>
            <w:sz w:val="24"/>
            <w:szCs w:val="24"/>
          </w:rPr>
          <w:t xml:space="preserve"> systems</w:t>
        </w:r>
      </w:ins>
      <w:ins w:id="90" w:author="Steve Rozen, Ph.D." w:date="2025-06-25T15:57:00Z" w16du:dateUtc="2025-06-25T19:57:00Z">
        <w:r w:rsidR="00AF31C2">
          <w:rPr>
            <w:rFonts w:ascii="Times New Roman" w:hAnsi="Times New Roman" w:cs="Times New Roman"/>
            <w:sz w:val="24"/>
            <w:szCs w:val="24"/>
          </w:rPr>
          <w:t xml:space="preserve"> </w:t>
        </w:r>
      </w:ins>
      <w:del w:id="91" w:author="Steve Rozen, Ph.D." w:date="2025-06-25T16:11:00Z" w16du:dateUtc="2025-06-25T20:11:00Z">
        <w:r w:rsidR="00EB4AAF" w:rsidRPr="00EB4AAF" w:rsidDel="00573DD4">
          <w:rPr>
            <w:rFonts w:ascii="Times New Roman" w:hAnsi="Times New Roman" w:cs="Times New Roman"/>
            <w:sz w:val="24"/>
            <w:szCs w:val="24"/>
          </w:rPr>
          <w:delText>were detected</w:delText>
        </w:r>
      </w:del>
      <w:ins w:id="92" w:author="Steve Rozen, Ph.D." w:date="2025-06-25T16:11:00Z" w16du:dateUtc="2025-06-25T20: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93"/>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w:t>
      </w:r>
      <w:r w:rsidR="00FF03FC" w:rsidRPr="00FF03FC">
        <w:rPr>
          <w:rFonts w:ascii="Times New Roman" w:hAnsi="Times New Roman" w:cs="Times New Roman"/>
          <w:sz w:val="24"/>
          <w:szCs w:val="24"/>
        </w:rPr>
        <w:lastRenderedPageBreak/>
        <w:t>10–15 bp in 853 samples within our dataset.</w:t>
      </w:r>
      <w:r w:rsidR="002D4A23">
        <w:rPr>
          <w:rFonts w:ascii="Times New Roman" w:hAnsi="Times New Roman" w:cs="Times New Roman" w:hint="eastAsia"/>
          <w:sz w:val="24"/>
          <w:szCs w:val="24"/>
        </w:rPr>
        <w:t xml:space="preserve"> </w:t>
      </w:r>
      <w:commentRangeEnd w:id="93"/>
      <w:r w:rsidR="00FC0DE7">
        <w:rPr>
          <w:rStyle w:val="CommentReference"/>
        </w:rPr>
        <w:commentReference w:id="93"/>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 xml:space="preserve">we </w:t>
      </w:r>
      <w:r w:rsidR="00BA2FB9">
        <w:rPr>
          <w:rFonts w:ascii="Times New Roman" w:hAnsi="Times New Roman" w:cs="Times New Roman" w:hint="eastAsia"/>
          <w:sz w:val="24"/>
          <w:szCs w:val="24"/>
        </w:rPr>
        <w:lastRenderedPageBreak/>
        <w:t>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w:t>
      </w:r>
      <w:r w:rsidRPr="0096596C">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lastRenderedPageBreak/>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w:t>
      </w:r>
      <w:r w:rsidRPr="00995E34">
        <w:rPr>
          <w:rFonts w:ascii="Times New Roman" w:hAnsi="Times New Roman" w:cs="Times New Roman"/>
          <w:sz w:val="24"/>
          <w:szCs w:val="24"/>
        </w:rPr>
        <w:lastRenderedPageBreak/>
        <w:t xml:space="preserve">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characterized by a predominant peak at ‘L(2, ):U(1,2):R(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w:t>
      </w:r>
      <w:r w:rsidRPr="00995E34">
        <w:rPr>
          <w:rFonts w:ascii="Times New Roman" w:hAnsi="Times New Roman" w:cs="Times New Roman"/>
          <w:sz w:val="24"/>
          <w:szCs w:val="24"/>
        </w:rPr>
        <w:lastRenderedPageBreak/>
        <w:t xml:space="preserve">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w:t>
      </w:r>
      <w:r w:rsidRPr="0034283E">
        <w:rPr>
          <w:rFonts w:ascii="Times New Roman" w:hAnsi="Times New Roman" w:cs="Times New Roman"/>
          <w:sz w:val="24"/>
          <w:szCs w:val="24"/>
        </w:rPr>
        <w:lastRenderedPageBreak/>
        <w:t xml:space="preserve">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94"/>
      <w:commentRangeEnd w:id="94"/>
      <w:r>
        <w:rPr>
          <w:rStyle w:val="CommentReference"/>
        </w:rPr>
        <w:commentReference w:id="94"/>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lastRenderedPageBreak/>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w:t>
      </w:r>
      <w:proofErr w:type="gramStart"/>
      <w:r w:rsidRPr="00744AA4">
        <w:rPr>
          <w:rFonts w:ascii="Times New Roman" w:hAnsi="Times New Roman" w:cs="Times New Roman"/>
          <w:sz w:val="24"/>
          <w:szCs w:val="24"/>
        </w:rPr>
        <w:t>signature</w:t>
      </w:r>
      <w:proofErr w:type="gramEnd"/>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w:t>
      </w:r>
      <w:r w:rsidRPr="00744AA4">
        <w:rPr>
          <w:rFonts w:ascii="Times New Roman" w:hAnsi="Times New Roman" w:cs="Times New Roman"/>
          <w:sz w:val="24"/>
          <w:szCs w:val="24"/>
        </w:rPr>
        <w:lastRenderedPageBreak/>
        <w:t>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w:t>
      </w:r>
      <w:r w:rsidRPr="00524A21">
        <w:rPr>
          <w:rFonts w:ascii="Times New Roman" w:hAnsi="Times New Roman" w:cs="Times New Roman"/>
          <w:sz w:val="24"/>
          <w:szCs w:val="24"/>
        </w:rPr>
        <w:lastRenderedPageBreak/>
        <w:t xml:space="preserve">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r w:rsidRPr="00114E7D">
        <w:rPr>
          <w:rFonts w:ascii="Times New Roman" w:hAnsi="Times New Roman" w:cs="Times New Roman"/>
          <w:sz w:val="24"/>
          <w:szCs w:val="24"/>
        </w:rPr>
        <w:lastRenderedPageBreak/>
        <w:t xml:space="preserve">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95"/>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95"/>
      <w:proofErr w:type="spellEnd"/>
      <w:r w:rsidR="00706990">
        <w:rPr>
          <w:rStyle w:val="CommentReference"/>
        </w:rPr>
        <w:commentReference w:id="95"/>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the pyrimidine base(s) of the insertion/deletion. </w:t>
      </w:r>
      <w:r>
        <w:rPr>
          <w:rFonts w:ascii="Times New Roman" w:hAnsi="Times New Roman" w:cs="Times New Roman"/>
        </w:rPr>
        <w:t>Thus</w:t>
      </w:r>
      <w:r w:rsidRPr="00864504">
        <w:rPr>
          <w:rFonts w:ascii="Times New Roman" w:hAnsi="Times New Roman" w:cs="Times New Roman"/>
        </w:rPr>
        <w:t>, indels with only C or T bases were annotated as + 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w:t>
      </w:r>
      <w:proofErr w:type="spellStart"/>
      <w:r>
        <w:rPr>
          <w:rFonts w:ascii="Times New Roman" w:hAnsi="Times New Roman" w:cs="Times New Roman"/>
        </w:rPr>
        <w:t>non transcribed</w:t>
      </w:r>
      <w:proofErr w:type="spellEnd"/>
      <w:r>
        <w:rPr>
          <w:rFonts w:ascii="Times New Roman" w:hAnsi="Times New Roman" w:cs="Times New Roman"/>
        </w:rPr>
        <w:t>?)</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 xml:space="preserve">Valleys and peaks were sorted by the genomic coordinate in ascending order.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 strand of the reference genome, replication timing </w:t>
      </w:r>
      <w:proofErr w:type="gramStart"/>
      <w:r w:rsidRPr="00864504">
        <w:rPr>
          <w:rFonts w:ascii="Times New Roman" w:hAnsi="Times New Roman" w:cs="Times New Roman"/>
        </w:rPr>
        <w:t>signal</w:t>
      </w:r>
      <w:proofErr w:type="gramEnd"/>
      <w:r w:rsidRPr="00864504">
        <w:rPr>
          <w:rFonts w:ascii="Times New Roman" w:hAnsi="Times New Roman" w:cs="Times New Roman"/>
        </w:rPr>
        <w:t xml:space="preserve">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w:t>
      </w:r>
      <w:proofErr w:type="gramStart"/>
      <w:r w:rsidRPr="00864504">
        <w:rPr>
          <w:rFonts w:ascii="Times New Roman" w:hAnsi="Times New Roman" w:cs="Times New Roman"/>
        </w:rPr>
        <w:t>form</w:t>
      </w:r>
      <w:proofErr w:type="gramEnd"/>
      <w:r w:rsidRPr="00864504">
        <w:rPr>
          <w:rFonts w:ascii="Times New Roman" w:hAnsi="Times New Roman" w:cs="Times New Roman"/>
        </w:rPr>
        <w:t xml:space="preserve"> peak to valley), with positive slope </w:t>
      </w:r>
      <w:proofErr w:type="gramStart"/>
      <w:r w:rsidRPr="00864504">
        <w:rPr>
          <w:rFonts w:ascii="Times New Roman" w:hAnsi="Times New Roman" w:cs="Times New Roman"/>
        </w:rPr>
        <w:t>corresponded</w:t>
      </w:r>
      <w:proofErr w:type="gramEnd"/>
      <w:r w:rsidRPr="00864504">
        <w:rPr>
          <w:rFonts w:ascii="Times New Roman" w:hAnsi="Times New Roman" w:cs="Times New Roman"/>
        </w:rPr>
        <w:t xml:space="preserve"> to leading strand regions and negative </w:t>
      </w:r>
      <w:r w:rsidRPr="00864504">
        <w:rPr>
          <w:rFonts w:ascii="Times New Roman" w:hAnsi="Times New Roman" w:cs="Times New Roman"/>
        </w:rPr>
        <w:lastRenderedPageBreak/>
        <w:t xml:space="preserve">slope </w:t>
      </w:r>
      <w:proofErr w:type="gramStart"/>
      <w:r w:rsidRPr="00864504">
        <w:rPr>
          <w:rFonts w:ascii="Times New Roman" w:hAnsi="Times New Roman" w:cs="Times New Roman"/>
        </w:rPr>
        <w:t>corresponded</w:t>
      </w:r>
      <w:proofErr w:type="gramEnd"/>
      <w:r w:rsidRPr="00864504">
        <w:rPr>
          <w:rFonts w:ascii="Times New Roman" w:hAnsi="Times New Roman" w:cs="Times New Roman"/>
        </w:rPr>
        <w:t xml:space="preserve"> to lagging strand regions. Then for the - strand of the reference genome, leading regions (- slope) and lagging regions (+slope) were automatically acquired. </w:t>
      </w:r>
      <w:proofErr w:type="gramStart"/>
      <w:r w:rsidRPr="00864504">
        <w:rPr>
          <w:rFonts w:ascii="Times New Roman" w:hAnsi="Times New Roman" w:cs="Times New Roman"/>
        </w:rPr>
        <w:t>Similar to</w:t>
      </w:r>
      <w:proofErr w:type="gramEnd"/>
      <w:r w:rsidRPr="00864504">
        <w:rPr>
          <w:rFonts w:ascii="Times New Roman" w:hAnsi="Times New Roman" w:cs="Times New Roman"/>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 xml:space="preserve">Only strand asymmetries with p value &gt; 0.05 and odds ratios above 1.10 were considered </w:t>
      </w:r>
      <w:proofErr w:type="gramStart"/>
      <w:r w:rsidRPr="00942584">
        <w:rPr>
          <w:rFonts w:ascii="Times New Roman" w:hAnsi="Times New Roman" w:cs="Times New Roman"/>
          <w:highlight w:val="yellow"/>
        </w:rPr>
        <w:t>showing</w:t>
      </w:r>
      <w:proofErr w:type="gramEnd"/>
      <w:r w:rsidRPr="00942584">
        <w:rPr>
          <w:rFonts w:ascii="Times New Roman" w:hAnsi="Times New Roman" w:cs="Times New Roman"/>
          <w:highlight w:val="yellow"/>
        </w:rPr>
        <w:t xml:space="preserve">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w:t>
      </w:r>
      <w:proofErr w:type="gramStart"/>
      <w:r w:rsidRPr="00942584">
        <w:rPr>
          <w:rFonts w:ascii="Times New Roman" w:hAnsi="Times New Roman" w:cs="Times New Roman"/>
          <w:highlight w:val="yellow"/>
        </w:rPr>
        <w:t>this criteria</w:t>
      </w:r>
      <w:proofErr w:type="gramEnd"/>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generally unaffected by replication timing </w:t>
      </w:r>
      <w:r>
        <w:rPr>
          <w:rFonts w:ascii="Times New Roman" w:hAnsi="Times New Roman" w:cs="Times New Roman"/>
        </w:rPr>
        <w:t>i</w:t>
      </w:r>
      <w:r w:rsidRPr="00864504">
        <w:rPr>
          <w:rFonts w:ascii="Times New Roman" w:hAnsi="Times New Roman" w:cs="Times New Roman"/>
        </w:rPr>
        <w:t>f the slope m was not statistically significant 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w:t>
      </w:r>
      <w:proofErr w:type="gramStart"/>
      <w:r>
        <w:rPr>
          <w:rFonts w:ascii="Times New Roman" w:hAnsi="Times New Roman" w:cs="Times New Roman"/>
        </w:rPr>
        <w:t>0, and</w:t>
      </w:r>
      <w:proofErr w:type="gramEnd"/>
      <w:r>
        <w:rPr>
          <w:rFonts w:ascii="Times New Roman" w:hAnsi="Times New Roman" w:cs="Times New Roman"/>
        </w:rPr>
        <w:t xml:space="preserve">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96" w:name="_Hlk191059301"/>
      <w:r w:rsidRPr="00D343FD">
        <w:rPr>
          <w:rFonts w:ascii="Times New Roman" w:hAnsi="Times New Roman" w:cs="Times New Roman"/>
          <w:sz w:val="24"/>
          <w:szCs w:val="24"/>
        </w:rPr>
        <w:t>RNASEH2b</w:t>
      </w:r>
      <w:bookmarkEnd w:id="96"/>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Steve Rozen, Ph.D." w:date="2025-06-25T15:51:00Z" w:initials="SR">
    <w:p w14:paraId="2F9D9EF7" w14:textId="5FD30361" w:rsidR="006F083F" w:rsidRDefault="006F083F">
      <w:pPr>
        <w:pStyle w:val="CommentText"/>
      </w:pPr>
      <w:r>
        <w:rPr>
          <w:rStyle w:val="CommentReference"/>
        </w:rPr>
        <w:annotationRef/>
      </w:r>
      <w:r>
        <w:t>I simplified this by removing the concept of temporal change, which is not important.</w:t>
      </w:r>
    </w:p>
  </w:comment>
  <w:comment w:id="39"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93"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94"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95" w:author="Mo Liu" w:date="2024-10-04T09:10:00Z" w:initials="ML">
    <w:p w14:paraId="540BB308" w14:textId="6FE0111F"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9D9EF7" w15:done="0"/>
  <w15:commentEx w15:paraId="0C994567" w15:done="0"/>
  <w15:commentEx w15:paraId="7F453A41" w15:done="0"/>
  <w15:commentEx w15:paraId="5BDE848F"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A91BC5" w16cex:dateUtc="2025-06-25T19:51:00Z"/>
  <w16cex:commentExtensible w16cex:durableId="71EDBB79" w16cex:dateUtc="2025-06-10T05:37:00Z"/>
  <w16cex:commentExtensible w16cex:durableId="6566E6AB" w16cex:dateUtc="2025-06-24T08:45:00Z"/>
  <w16cex:commentExtensible w16cex:durableId="2182850F" w16cex:dateUtc="2025-06-20T06:24: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9D9EF7" w16cid:durableId="5CA91BC5"/>
  <w16cid:commentId w16cid:paraId="0C994567" w16cid:durableId="71EDBB79"/>
  <w16cid:commentId w16cid:paraId="7F453A41" w16cid:durableId="6566E6AB"/>
  <w16cid:commentId w16cid:paraId="5BDE848F" w16cid:durableId="2182850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2B63C" w14:textId="77777777" w:rsidR="00BD1F58" w:rsidRDefault="00BD1F58" w:rsidP="000F4F7D">
      <w:pPr>
        <w:spacing w:after="0" w:line="240" w:lineRule="auto"/>
      </w:pPr>
      <w:r>
        <w:separator/>
      </w:r>
    </w:p>
  </w:endnote>
  <w:endnote w:type="continuationSeparator" w:id="0">
    <w:p w14:paraId="7A14A66C" w14:textId="77777777" w:rsidR="00BD1F58" w:rsidRDefault="00BD1F58" w:rsidP="000F4F7D">
      <w:pPr>
        <w:spacing w:after="0" w:line="240" w:lineRule="auto"/>
      </w:pPr>
      <w:r>
        <w:continuationSeparator/>
      </w:r>
    </w:p>
  </w:endnote>
  <w:endnote w:type="continuationNotice" w:id="1">
    <w:p w14:paraId="3C76036F" w14:textId="77777777" w:rsidR="00BD1F58" w:rsidRDefault="00BD1F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22561" w14:textId="77777777" w:rsidR="00BD1F58" w:rsidRDefault="00BD1F58" w:rsidP="000F4F7D">
      <w:pPr>
        <w:spacing w:after="0" w:line="240" w:lineRule="auto"/>
      </w:pPr>
      <w:r>
        <w:separator/>
      </w:r>
    </w:p>
  </w:footnote>
  <w:footnote w:type="continuationSeparator" w:id="0">
    <w:p w14:paraId="4075EECE" w14:textId="77777777" w:rsidR="00BD1F58" w:rsidRDefault="00BD1F58" w:rsidP="000F4F7D">
      <w:pPr>
        <w:spacing w:after="0" w:line="240" w:lineRule="auto"/>
      </w:pPr>
      <w:r>
        <w:continuationSeparator/>
      </w:r>
    </w:p>
  </w:footnote>
  <w:footnote w:type="continuationNotice" w:id="1">
    <w:p w14:paraId="339E5770" w14:textId="77777777" w:rsidR="00BD1F58" w:rsidRDefault="00BD1F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E7E0F"/>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38B"/>
    <w:rsid w:val="00F55B97"/>
    <w:rsid w:val="00F577E3"/>
    <w:rsid w:val="00F6225E"/>
    <w:rsid w:val="00F6285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1</Pages>
  <Words>29769</Words>
  <Characters>169689</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4</cp:revision>
  <cp:lastPrinted>2025-06-06T09:23:00Z</cp:lastPrinted>
  <dcterms:created xsi:type="dcterms:W3CDTF">2025-06-26T23:54:00Z</dcterms:created>
  <dcterms:modified xsi:type="dcterms:W3CDTF">2025-06-27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